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74985" w14:textId="77777777" w:rsidR="00BD308B" w:rsidRDefault="00AE04AE" w:rsidP="00AE04AE">
      <w:pPr>
        <w:jc w:val="center"/>
        <w:rPr>
          <w:b/>
          <w:sz w:val="32"/>
          <w:szCs w:val="32"/>
          <w:lang w:val="en-US"/>
        </w:rPr>
      </w:pPr>
      <w:r w:rsidRPr="00AE04AE">
        <w:rPr>
          <w:b/>
          <w:sz w:val="32"/>
          <w:szCs w:val="32"/>
          <w:lang w:val="en-US"/>
        </w:rPr>
        <w:t>$patial: Interactive Tool to Model HDB Resale Prices using Geographically Weighted Regression</w:t>
      </w:r>
    </w:p>
    <w:p w14:paraId="366C41B1" w14:textId="77777777" w:rsidR="00AE04AE" w:rsidRPr="00933A0B" w:rsidRDefault="00933A0B" w:rsidP="00AE04AE">
      <w:pPr>
        <w:jc w:val="center"/>
        <w:rPr>
          <w:sz w:val="28"/>
          <w:szCs w:val="28"/>
          <w:lang w:val="en-US"/>
        </w:rPr>
      </w:pPr>
      <w:r w:rsidRPr="00933A0B">
        <w:rPr>
          <w:sz w:val="28"/>
          <w:szCs w:val="28"/>
          <w:lang w:val="en-US"/>
        </w:rPr>
        <w:t>Guided by Associate Professor of Information Systems: Dr. Kam Tin Seong</w:t>
      </w:r>
    </w:p>
    <w:p w14:paraId="7220FCFD" w14:textId="77777777"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14:paraId="76966001" w14:textId="77777777"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14:paraId="01EE0E5D" w14:textId="77777777" w:rsidR="00AE04AE" w:rsidRDefault="00AE04AE" w:rsidP="00933A0B">
      <w:pPr>
        <w:spacing w:after="0" w:line="240" w:lineRule="auto"/>
        <w:jc w:val="center"/>
        <w:rPr>
          <w:lang w:val="en-US"/>
        </w:rPr>
      </w:pPr>
      <w:r>
        <w:rPr>
          <w:lang w:val="en-US"/>
        </w:rPr>
        <w:t>School of Information Systems</w:t>
      </w:r>
    </w:p>
    <w:p w14:paraId="24A9ACFA" w14:textId="77777777" w:rsidR="00933A0B" w:rsidRDefault="00AE04AE" w:rsidP="00933A0B">
      <w:pPr>
        <w:spacing w:after="0" w:line="240" w:lineRule="auto"/>
        <w:jc w:val="center"/>
        <w:rPr>
          <w:lang w:val="en-US"/>
        </w:rPr>
      </w:pPr>
      <w:r>
        <w:rPr>
          <w:lang w:val="en-US"/>
        </w:rPr>
        <w:t>Singapor</w:t>
      </w:r>
      <w:r w:rsidR="00933A0B">
        <w:rPr>
          <w:lang w:val="en-US"/>
        </w:rPr>
        <w:t>e Management University (SMU)</w:t>
      </w:r>
    </w:p>
    <w:p w14:paraId="1C5DA63A" w14:textId="77777777" w:rsidR="00AE04AE" w:rsidRDefault="00AE04AE" w:rsidP="00933A0B">
      <w:pPr>
        <w:spacing w:after="0" w:line="240" w:lineRule="auto"/>
        <w:jc w:val="center"/>
        <w:rPr>
          <w:lang w:val="en-US"/>
        </w:rPr>
      </w:pPr>
      <w:r>
        <w:rPr>
          <w:lang w:val="en-US"/>
        </w:rPr>
        <w:t>Singapore</w:t>
      </w:r>
    </w:p>
    <w:p w14:paraId="4FBEBA6A" w14:textId="77777777" w:rsidR="00933A0B" w:rsidRDefault="00004B35" w:rsidP="002F6DC7">
      <w:pPr>
        <w:spacing w:after="0" w:line="240" w:lineRule="auto"/>
        <w:jc w:val="center"/>
        <w:rPr>
          <w:lang w:val="en-US"/>
        </w:rPr>
      </w:pPr>
      <w:hyperlink r:id="rId6" w:history="1">
        <w:r w:rsidR="00933A0B" w:rsidRPr="002216D7">
          <w:rPr>
            <w:rStyle w:val="Hyperlink"/>
            <w:lang w:val="en-US"/>
          </w:rPr>
          <w:t>shawn.chua.2018@sis.smu.edu.sg</w:t>
        </w:r>
      </w:hyperlink>
    </w:p>
    <w:p w14:paraId="630248F3" w14:textId="77777777" w:rsidR="00913FF8" w:rsidRDefault="00913FF8" w:rsidP="00933A0B">
      <w:pPr>
        <w:rPr>
          <w:lang w:val="en-US"/>
        </w:rPr>
      </w:pPr>
    </w:p>
    <w:p w14:paraId="69B58750" w14:textId="77777777" w:rsidR="00933A0B" w:rsidRDefault="00933A0B" w:rsidP="00933A0B">
      <w:pPr>
        <w:rPr>
          <w:b/>
          <w:sz w:val="28"/>
          <w:szCs w:val="28"/>
          <w:lang w:val="en-US"/>
        </w:rPr>
      </w:pPr>
      <w:r w:rsidRPr="00933A0B">
        <w:rPr>
          <w:b/>
          <w:sz w:val="28"/>
          <w:szCs w:val="28"/>
          <w:lang w:val="en-US"/>
        </w:rPr>
        <w:t xml:space="preserve">ABSTRACT </w:t>
      </w:r>
    </w:p>
    <w:p w14:paraId="7414FD9F" w14:textId="77777777" w:rsidR="00913FF8" w:rsidRDefault="00F436A9" w:rsidP="00E2795B">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xml:space="preserve">. Therefore to address this issue, we developed $patial, an interactive and accessible application with an user friendly interface </w:t>
      </w:r>
      <w:r w:rsidR="0027010B">
        <w:rPr>
          <w:sz w:val="24"/>
          <w:szCs w:val="28"/>
          <w:lang w:val="en-US"/>
        </w:rPr>
        <w:t>to aid economists, policy planners, buyers and sellers of housing estate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14:paraId="6452BCBD" w14:textId="77777777" w:rsidR="00913FF8" w:rsidRDefault="00913FF8" w:rsidP="00913FF8">
      <w:pPr>
        <w:spacing w:after="0" w:line="240" w:lineRule="auto"/>
        <w:rPr>
          <w:sz w:val="24"/>
          <w:szCs w:val="28"/>
          <w:lang w:val="en-US"/>
        </w:rPr>
      </w:pPr>
    </w:p>
    <w:p w14:paraId="551F81CA" w14:textId="77777777" w:rsidR="00913FF8" w:rsidRDefault="00913FF8" w:rsidP="00913FF8">
      <w:pPr>
        <w:spacing w:after="0" w:line="240" w:lineRule="auto"/>
        <w:rPr>
          <w:sz w:val="24"/>
          <w:szCs w:val="28"/>
          <w:lang w:val="en-US"/>
        </w:rPr>
      </w:pPr>
    </w:p>
    <w:p w14:paraId="34C30823" w14:textId="77777777" w:rsidR="00913FF8" w:rsidRDefault="00913FF8" w:rsidP="00913FF8">
      <w:pPr>
        <w:spacing w:after="0" w:line="240" w:lineRule="auto"/>
        <w:rPr>
          <w:sz w:val="24"/>
          <w:szCs w:val="28"/>
          <w:lang w:val="en-US"/>
        </w:rPr>
      </w:pPr>
    </w:p>
    <w:p w14:paraId="391BF3D1" w14:textId="77777777" w:rsidR="00F937D2" w:rsidRPr="00913FF8" w:rsidRDefault="00F937D2" w:rsidP="00F937D2">
      <w:pPr>
        <w:spacing w:after="0" w:line="240" w:lineRule="auto"/>
        <w:jc w:val="center"/>
        <w:rPr>
          <w:b/>
          <w:sz w:val="24"/>
          <w:szCs w:val="28"/>
          <w:lang w:val="en-US"/>
        </w:rPr>
      </w:pPr>
      <w:r w:rsidRPr="00913FF8">
        <w:rPr>
          <w:b/>
          <w:sz w:val="24"/>
          <w:szCs w:val="28"/>
          <w:lang w:val="en-US"/>
        </w:rPr>
        <w:t>Olivia GOO Yu Ya</w:t>
      </w:r>
    </w:p>
    <w:p w14:paraId="00656F3F" w14:textId="77777777" w:rsidR="00F937D2" w:rsidRPr="00F937D2" w:rsidRDefault="00F937D2" w:rsidP="00F937D2">
      <w:pPr>
        <w:spacing w:after="0" w:line="240" w:lineRule="auto"/>
        <w:jc w:val="center"/>
        <w:rPr>
          <w:sz w:val="24"/>
          <w:szCs w:val="28"/>
          <w:lang w:val="en-US"/>
        </w:rPr>
      </w:pPr>
      <w:r w:rsidRPr="00F937D2">
        <w:rPr>
          <w:sz w:val="24"/>
          <w:szCs w:val="28"/>
          <w:lang w:val="en-US"/>
        </w:rPr>
        <w:t>School of Social Sciences</w:t>
      </w:r>
    </w:p>
    <w:p w14:paraId="4E6980F4" w14:textId="77777777" w:rsidR="00F937D2" w:rsidRPr="00F937D2" w:rsidRDefault="00F937D2" w:rsidP="00F937D2">
      <w:pPr>
        <w:spacing w:after="0" w:line="240" w:lineRule="auto"/>
        <w:jc w:val="center"/>
        <w:rPr>
          <w:sz w:val="24"/>
          <w:szCs w:val="28"/>
          <w:lang w:val="en-US"/>
        </w:rPr>
      </w:pPr>
      <w:r w:rsidRPr="00F937D2">
        <w:rPr>
          <w:sz w:val="24"/>
          <w:szCs w:val="28"/>
          <w:lang w:val="en-US"/>
        </w:rPr>
        <w:t>Singapore Management University (SMU)</w:t>
      </w:r>
    </w:p>
    <w:p w14:paraId="4084EBE8" w14:textId="77777777" w:rsidR="00F937D2" w:rsidRPr="00F937D2" w:rsidRDefault="00F937D2" w:rsidP="00F937D2">
      <w:pPr>
        <w:spacing w:after="0" w:line="240" w:lineRule="auto"/>
        <w:jc w:val="center"/>
        <w:rPr>
          <w:sz w:val="24"/>
          <w:szCs w:val="28"/>
          <w:lang w:val="en-US"/>
        </w:rPr>
      </w:pPr>
      <w:r w:rsidRPr="00F937D2">
        <w:rPr>
          <w:sz w:val="24"/>
          <w:szCs w:val="28"/>
          <w:lang w:val="en-US"/>
        </w:rPr>
        <w:t>Singapore</w:t>
      </w:r>
    </w:p>
    <w:p w14:paraId="465AEE49" w14:textId="77777777" w:rsidR="00F937D2" w:rsidRDefault="00004B35" w:rsidP="00F937D2">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14:paraId="2974398B" w14:textId="77777777" w:rsidR="00913FF8" w:rsidRDefault="00913FF8" w:rsidP="002F6DC7">
      <w:pPr>
        <w:jc w:val="both"/>
        <w:rPr>
          <w:sz w:val="24"/>
          <w:szCs w:val="28"/>
          <w:lang w:val="en-US"/>
        </w:rPr>
      </w:pPr>
    </w:p>
    <w:p w14:paraId="6AD046DC" w14:textId="77777777" w:rsidR="0009445F" w:rsidRPr="007E3F96" w:rsidRDefault="007E3F96" w:rsidP="002F6DC7">
      <w:pPr>
        <w:jc w:val="both"/>
        <w:rPr>
          <w:b/>
          <w:sz w:val="28"/>
          <w:szCs w:val="28"/>
          <w:lang w:val="en-US"/>
        </w:rPr>
      </w:pPr>
      <w:r w:rsidRPr="007E3F96">
        <w:rPr>
          <w:b/>
          <w:sz w:val="28"/>
          <w:szCs w:val="28"/>
          <w:lang w:val="en-US"/>
        </w:rPr>
        <w:t>KEYWORDS</w:t>
      </w:r>
    </w:p>
    <w:p w14:paraId="533B5D0F" w14:textId="77777777" w:rsidR="007E3F96" w:rsidRDefault="007E3F96" w:rsidP="002F6DC7">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14:paraId="276DDB19" w14:textId="77777777" w:rsidR="007E3F96" w:rsidRPr="007E3F96" w:rsidRDefault="007E3F96" w:rsidP="002F6DC7">
      <w:pPr>
        <w:jc w:val="both"/>
        <w:rPr>
          <w:b/>
          <w:sz w:val="28"/>
          <w:szCs w:val="28"/>
          <w:lang w:val="en-US"/>
        </w:rPr>
      </w:pPr>
      <w:r w:rsidRPr="007E3F96">
        <w:rPr>
          <w:b/>
          <w:sz w:val="28"/>
          <w:szCs w:val="28"/>
          <w:lang w:val="en-US"/>
        </w:rPr>
        <w:t>1 INTRODUCTION</w:t>
      </w:r>
    </w:p>
    <w:p w14:paraId="3C7B0EF8" w14:textId="77777777" w:rsidR="007E3F96" w:rsidRDefault="007E3F96" w:rsidP="002F6DC7">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14:paraId="57FA2578" w14:textId="77777777" w:rsidR="00913FF8" w:rsidRDefault="004477C5" w:rsidP="002F6DC7">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14:paraId="327C6395" w14:textId="77777777" w:rsidR="00913FF8" w:rsidRDefault="00913FF8" w:rsidP="002F6DC7">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w:t>
      </w:r>
      <w:r w:rsidR="00E85792">
        <w:rPr>
          <w:sz w:val="24"/>
          <w:szCs w:val="28"/>
          <w:lang w:val="en-US"/>
        </w:rPr>
        <w:lastRenderedPageBreak/>
        <w:t xml:space="preserve">the correlation between spatial attributes and resale flat prices. </w:t>
      </w:r>
    </w:p>
    <w:p w14:paraId="69050FB0" w14:textId="77777777" w:rsidR="00913FF8" w:rsidRDefault="00913FF8" w:rsidP="00913FF8">
      <w:pPr>
        <w:jc w:val="both"/>
        <w:rPr>
          <w:sz w:val="24"/>
          <w:szCs w:val="28"/>
          <w:lang w:val="en-US"/>
        </w:rPr>
      </w:pPr>
      <w:r>
        <w:rPr>
          <w:sz w:val="24"/>
          <w:szCs w:val="28"/>
          <w:lang w:val="en-US"/>
        </w:rPr>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14:paraId="0237B480" w14:textId="77777777" w:rsidR="00913FF8" w:rsidRDefault="00913FF8" w:rsidP="00913FF8">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14:paraId="2E1432A5" w14:textId="77777777" w:rsidR="00527E40" w:rsidRPr="00527E40" w:rsidRDefault="00527E40" w:rsidP="00913FF8">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14:paraId="57E7BADC" w14:textId="77777777" w:rsidR="00EC49A2" w:rsidRDefault="00EC49A2" w:rsidP="00685D02">
      <w:pPr>
        <w:jc w:val="both"/>
        <w:rPr>
          <w:sz w:val="24"/>
          <w:szCs w:val="28"/>
          <w:lang w:val="en-US"/>
        </w:rPr>
      </w:pPr>
      <w:r>
        <w:rPr>
          <w:sz w:val="24"/>
          <w:szCs w:val="28"/>
          <w:lang w:val="en-US"/>
        </w:rPr>
        <w:t xml:space="preserve">The development of $patial is inspired by two published </w:t>
      </w:r>
      <w:r w:rsidR="00F65B99">
        <w:rPr>
          <w:sz w:val="24"/>
          <w:szCs w:val="28"/>
          <w:lang w:val="en-US"/>
        </w:rPr>
        <w:t>papers</w:t>
      </w:r>
      <w:r>
        <w:rPr>
          <w:sz w:val="24"/>
          <w:szCs w:val="28"/>
          <w:lang w:val="en-US"/>
        </w:rPr>
        <w:t xml:space="preserve">. </w:t>
      </w:r>
    </w:p>
    <w:p w14:paraId="6FF86F5F" w14:textId="77777777" w:rsidR="00EC49A2" w:rsidRDefault="00EC49A2" w:rsidP="00685D02">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EzModel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Chin et al., n.d.)</w:t>
      </w:r>
      <w:r w:rsidR="00AF6AFC">
        <w:rPr>
          <w:sz w:val="24"/>
          <w:szCs w:val="28"/>
          <w:lang w:val="en-US"/>
        </w:rPr>
        <w:fldChar w:fldCharType="end"/>
      </w:r>
      <w:r w:rsidR="00432EE2">
        <w:rPr>
          <w:sz w:val="24"/>
          <w:szCs w:val="28"/>
          <w:lang w:val="en-US"/>
        </w:rPr>
        <w:t xml:space="preserve"> where</w:t>
      </w:r>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w:t>
      </w:r>
      <w:r w:rsidR="00B91E5A">
        <w:rPr>
          <w:sz w:val="24"/>
          <w:szCs w:val="28"/>
          <w:lang w:val="en-US"/>
        </w:rPr>
        <w:t>types of variables. Additionally, the use of isoline mapping via inverse weighted interpolation allows for more information 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14:paraId="28D58D78" w14:textId="77777777" w:rsidR="00432EE2" w:rsidRPr="00D22231" w:rsidRDefault="00AF6AFC" w:rsidP="00685D02">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Li Junyi et al., n.d.)</w:t>
      </w:r>
      <w:r>
        <w:rPr>
          <w:sz w:val="24"/>
          <w:szCs w:val="28"/>
          <w:lang w:val="en-US"/>
        </w:rPr>
        <w:fldChar w:fldCharType="end"/>
      </w:r>
      <w:r>
        <w:rPr>
          <w:sz w:val="24"/>
          <w:szCs w:val="28"/>
          <w:lang w:val="en-US"/>
        </w:rPr>
        <w:t xml:space="preserve"> where </w:t>
      </w:r>
    </w:p>
    <w:p w14:paraId="23A0F51C" w14:textId="77777777" w:rsidR="00432EE2" w:rsidRDefault="00D22231" w:rsidP="00685D02">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14:paraId="70E7F5B5" w14:textId="77777777" w:rsidR="00D22231" w:rsidRPr="00D22231" w:rsidRDefault="00D22231" w:rsidP="00913A01">
      <w:pPr>
        <w:jc w:val="both"/>
        <w:rPr>
          <w:b/>
          <w:sz w:val="28"/>
          <w:szCs w:val="28"/>
          <w:lang w:val="en-US"/>
        </w:rPr>
      </w:pPr>
      <w:r w:rsidRPr="00D22231">
        <w:rPr>
          <w:b/>
          <w:sz w:val="28"/>
          <w:szCs w:val="28"/>
          <w:lang w:val="en-US"/>
        </w:rPr>
        <w:t xml:space="preserve">3.1 DATA COLLECTION </w:t>
      </w:r>
    </w:p>
    <w:p w14:paraId="0DCA05FC" w14:textId="77777777" w:rsidR="00913A01" w:rsidRDefault="00913A01" w:rsidP="00913A01">
      <w:pPr>
        <w:jc w:val="both"/>
        <w:rPr>
          <w:sz w:val="24"/>
          <w:szCs w:val="28"/>
          <w:lang w:val="en-US"/>
        </w:rPr>
      </w:pPr>
      <w:r>
        <w:rPr>
          <w:sz w:val="24"/>
          <w:szCs w:val="28"/>
          <w:lang w:val="en-US"/>
        </w:rPr>
        <w:t xml:space="preserve">The 2 main types of data used in our application is: </w:t>
      </w:r>
    </w:p>
    <w:p w14:paraId="1A545750" w14:textId="77777777" w:rsidR="00913A01" w:rsidRDefault="00913A01" w:rsidP="00913A01">
      <w:pPr>
        <w:pStyle w:val="ListParagraph"/>
        <w:numPr>
          <w:ilvl w:val="0"/>
          <w:numId w:val="2"/>
        </w:numPr>
        <w:jc w:val="both"/>
        <w:rPr>
          <w:sz w:val="24"/>
          <w:szCs w:val="28"/>
          <w:lang w:val="en-US"/>
        </w:rPr>
      </w:pPr>
      <w:r>
        <w:rPr>
          <w:sz w:val="24"/>
          <w:szCs w:val="28"/>
          <w:lang w:val="en-US"/>
        </w:rPr>
        <w:t>HDB Flat Resale Prices Data</w:t>
      </w:r>
    </w:p>
    <w:p w14:paraId="30A64578" w14:textId="77777777" w:rsidR="00913A01" w:rsidRPr="003D2B23" w:rsidRDefault="00913A01" w:rsidP="00913A01">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14:paraId="75C3E947" w14:textId="77777777" w:rsidR="002A47D9" w:rsidRDefault="002A47D9" w:rsidP="00913A01">
      <w:pPr>
        <w:jc w:val="both"/>
        <w:rPr>
          <w:sz w:val="24"/>
          <w:szCs w:val="28"/>
          <w:lang w:val="en-US"/>
        </w:rPr>
      </w:pPr>
      <w:r>
        <w:rPr>
          <w:sz w:val="24"/>
          <w:szCs w:val="28"/>
          <w:lang w:val="en-US"/>
        </w:rPr>
        <w:t>The fixed spatial features provided</w:t>
      </w:r>
      <w:r w:rsidR="0094455A">
        <w:rPr>
          <w:sz w:val="24"/>
          <w:szCs w:val="28"/>
          <w:lang w:val="en-US"/>
        </w:rPr>
        <w:t xml:space="preserve"> by $patial</w:t>
      </w:r>
      <w:r>
        <w:rPr>
          <w:sz w:val="24"/>
          <w:szCs w:val="28"/>
          <w:lang w:val="en-US"/>
        </w:rPr>
        <w:t xml:space="preserve"> are: </w:t>
      </w:r>
    </w:p>
    <w:p w14:paraId="77D93D14" w14:textId="77777777" w:rsidR="002A47D9" w:rsidRDefault="0094455A" w:rsidP="002A47D9">
      <w:pPr>
        <w:pStyle w:val="ListParagraph"/>
        <w:numPr>
          <w:ilvl w:val="0"/>
          <w:numId w:val="3"/>
        </w:numPr>
        <w:jc w:val="both"/>
        <w:rPr>
          <w:sz w:val="24"/>
          <w:szCs w:val="28"/>
          <w:lang w:val="en-US"/>
        </w:rPr>
      </w:pPr>
      <w:r>
        <w:rPr>
          <w:sz w:val="24"/>
          <w:szCs w:val="28"/>
          <w:lang w:val="en-US"/>
        </w:rPr>
        <w:t xml:space="preserve">Locations of MRT stations </w:t>
      </w:r>
    </w:p>
    <w:p w14:paraId="640924DF" w14:textId="77777777" w:rsidR="0094455A" w:rsidRDefault="0094455A" w:rsidP="002A47D9">
      <w:pPr>
        <w:pStyle w:val="ListParagraph"/>
        <w:numPr>
          <w:ilvl w:val="0"/>
          <w:numId w:val="3"/>
        </w:numPr>
        <w:jc w:val="both"/>
        <w:rPr>
          <w:sz w:val="24"/>
          <w:szCs w:val="28"/>
          <w:lang w:val="en-US"/>
        </w:rPr>
      </w:pPr>
      <w:r>
        <w:rPr>
          <w:sz w:val="24"/>
          <w:szCs w:val="28"/>
          <w:lang w:val="en-US"/>
        </w:rPr>
        <w:t xml:space="preserve">Primary School Locations </w:t>
      </w:r>
    </w:p>
    <w:p w14:paraId="4DD85B8C" w14:textId="77777777" w:rsidR="0094455A" w:rsidRDefault="0094455A" w:rsidP="0094455A">
      <w:pPr>
        <w:pStyle w:val="ListParagraph"/>
        <w:numPr>
          <w:ilvl w:val="0"/>
          <w:numId w:val="3"/>
        </w:numPr>
        <w:jc w:val="both"/>
        <w:rPr>
          <w:sz w:val="24"/>
          <w:szCs w:val="28"/>
          <w:lang w:val="en-US"/>
        </w:rPr>
      </w:pPr>
      <w:r>
        <w:rPr>
          <w:sz w:val="24"/>
          <w:szCs w:val="28"/>
          <w:lang w:val="en-US"/>
        </w:rPr>
        <w:t xml:space="preserve">Secondary School Locations </w:t>
      </w:r>
    </w:p>
    <w:p w14:paraId="003CF037" w14:textId="77777777" w:rsidR="0094455A" w:rsidRDefault="0094455A" w:rsidP="0094455A">
      <w:pPr>
        <w:pStyle w:val="ListParagraph"/>
        <w:numPr>
          <w:ilvl w:val="0"/>
          <w:numId w:val="3"/>
        </w:numPr>
        <w:jc w:val="both"/>
        <w:rPr>
          <w:sz w:val="24"/>
          <w:szCs w:val="28"/>
          <w:lang w:val="en-US"/>
        </w:rPr>
      </w:pPr>
      <w:r>
        <w:rPr>
          <w:sz w:val="24"/>
          <w:szCs w:val="28"/>
          <w:lang w:val="en-US"/>
        </w:rPr>
        <w:t xml:space="preserve">Community Centre Locations </w:t>
      </w:r>
    </w:p>
    <w:p w14:paraId="3CD8261A" w14:textId="77777777" w:rsidR="0094455A" w:rsidRDefault="0094455A" w:rsidP="0094455A">
      <w:pPr>
        <w:pStyle w:val="ListParagraph"/>
        <w:numPr>
          <w:ilvl w:val="0"/>
          <w:numId w:val="3"/>
        </w:numPr>
        <w:jc w:val="both"/>
        <w:rPr>
          <w:sz w:val="24"/>
          <w:szCs w:val="28"/>
          <w:lang w:val="en-US"/>
        </w:rPr>
      </w:pPr>
      <w:r>
        <w:rPr>
          <w:sz w:val="24"/>
          <w:szCs w:val="28"/>
          <w:lang w:val="en-US"/>
        </w:rPr>
        <w:t>Supermarkets Locations</w:t>
      </w:r>
    </w:p>
    <w:p w14:paraId="4B3A8F29" w14:textId="77777777" w:rsidR="0094455A" w:rsidRDefault="0094455A" w:rsidP="0094455A">
      <w:pPr>
        <w:pStyle w:val="ListParagraph"/>
        <w:numPr>
          <w:ilvl w:val="0"/>
          <w:numId w:val="3"/>
        </w:numPr>
        <w:jc w:val="both"/>
        <w:rPr>
          <w:sz w:val="24"/>
          <w:szCs w:val="28"/>
          <w:lang w:val="en-US"/>
        </w:rPr>
      </w:pPr>
      <w:r>
        <w:rPr>
          <w:sz w:val="24"/>
          <w:szCs w:val="28"/>
          <w:lang w:val="en-US"/>
        </w:rPr>
        <w:t xml:space="preserve">Sports Facilities Locations </w:t>
      </w:r>
    </w:p>
    <w:p w14:paraId="2092E659" w14:textId="77777777" w:rsidR="0094455A" w:rsidRDefault="0094455A" w:rsidP="0094455A">
      <w:pPr>
        <w:pStyle w:val="ListParagraph"/>
        <w:numPr>
          <w:ilvl w:val="0"/>
          <w:numId w:val="3"/>
        </w:numPr>
        <w:jc w:val="both"/>
        <w:rPr>
          <w:sz w:val="24"/>
          <w:szCs w:val="28"/>
          <w:lang w:val="en-US"/>
        </w:rPr>
      </w:pPr>
      <w:r>
        <w:rPr>
          <w:sz w:val="24"/>
          <w:szCs w:val="28"/>
          <w:lang w:val="en-US"/>
        </w:rPr>
        <w:t xml:space="preserve">Preschools Locations </w:t>
      </w:r>
    </w:p>
    <w:p w14:paraId="3E9B9EA0" w14:textId="77777777" w:rsidR="0094455A" w:rsidRDefault="0094455A" w:rsidP="0094455A">
      <w:pPr>
        <w:pStyle w:val="ListParagraph"/>
        <w:numPr>
          <w:ilvl w:val="0"/>
          <w:numId w:val="3"/>
        </w:numPr>
        <w:jc w:val="both"/>
        <w:rPr>
          <w:sz w:val="24"/>
          <w:szCs w:val="28"/>
          <w:lang w:val="en-US"/>
        </w:rPr>
      </w:pPr>
      <w:r>
        <w:rPr>
          <w:sz w:val="24"/>
          <w:szCs w:val="28"/>
          <w:lang w:val="en-US"/>
        </w:rPr>
        <w:t xml:space="preserve">Hawkers Locations </w:t>
      </w:r>
    </w:p>
    <w:p w14:paraId="73214619" w14:textId="77777777" w:rsidR="0094455A" w:rsidRDefault="0094455A" w:rsidP="0094455A">
      <w:pPr>
        <w:pStyle w:val="ListParagraph"/>
        <w:numPr>
          <w:ilvl w:val="0"/>
          <w:numId w:val="3"/>
        </w:numPr>
        <w:jc w:val="both"/>
        <w:rPr>
          <w:sz w:val="24"/>
          <w:szCs w:val="28"/>
          <w:lang w:val="en-US"/>
        </w:rPr>
      </w:pPr>
      <w:r>
        <w:rPr>
          <w:sz w:val="24"/>
          <w:szCs w:val="28"/>
          <w:lang w:val="en-US"/>
        </w:rPr>
        <w:t xml:space="preserve">Shopping Malls Locations </w:t>
      </w:r>
    </w:p>
    <w:p w14:paraId="5E8B3573" w14:textId="77777777" w:rsidR="003D2B23" w:rsidRDefault="003D2B23" w:rsidP="003D2B23">
      <w:pPr>
        <w:jc w:val="both"/>
        <w:rPr>
          <w:sz w:val="24"/>
          <w:szCs w:val="28"/>
          <w:lang w:val="en-US"/>
        </w:rPr>
      </w:pPr>
      <w:r>
        <w:rPr>
          <w:sz w:val="24"/>
          <w:szCs w:val="28"/>
          <w:lang w:val="en-US"/>
        </w:rPr>
        <w:t xml:space="preserve">With the exception of: </w:t>
      </w:r>
    </w:p>
    <w:p w14:paraId="1D8E6D19" w14:textId="77777777" w:rsidR="003D2B23" w:rsidRDefault="003D2B23" w:rsidP="003D2B23">
      <w:pPr>
        <w:pStyle w:val="ListParagraph"/>
        <w:numPr>
          <w:ilvl w:val="0"/>
          <w:numId w:val="4"/>
        </w:numPr>
        <w:jc w:val="both"/>
        <w:rPr>
          <w:sz w:val="24"/>
          <w:szCs w:val="28"/>
          <w:lang w:val="en-US"/>
        </w:rPr>
      </w:pPr>
      <w:r>
        <w:rPr>
          <w:sz w:val="24"/>
          <w:szCs w:val="28"/>
          <w:lang w:val="en-US"/>
        </w:rPr>
        <w:t xml:space="preserve">Shopping Malls Location – Wikipedia </w:t>
      </w:r>
    </w:p>
    <w:p w14:paraId="7BFC1645" w14:textId="77777777" w:rsidR="003D2B23" w:rsidRDefault="003D2B23" w:rsidP="003D2B23">
      <w:pPr>
        <w:pStyle w:val="ListParagraph"/>
        <w:numPr>
          <w:ilvl w:val="0"/>
          <w:numId w:val="4"/>
        </w:numPr>
        <w:jc w:val="both"/>
        <w:rPr>
          <w:sz w:val="24"/>
          <w:szCs w:val="28"/>
          <w:lang w:val="en-US"/>
        </w:rPr>
      </w:pPr>
      <w:r>
        <w:rPr>
          <w:sz w:val="24"/>
          <w:szCs w:val="28"/>
          <w:lang w:val="en-US"/>
        </w:rPr>
        <w:t xml:space="preserve">MRT and LRT Location – mytransport.sg </w:t>
      </w:r>
    </w:p>
    <w:p w14:paraId="10EF4C21" w14:textId="77777777" w:rsidR="003D2B23" w:rsidRPr="003D2B23" w:rsidRDefault="003D2B23" w:rsidP="003D2B23">
      <w:pPr>
        <w:jc w:val="both"/>
        <w:rPr>
          <w:sz w:val="24"/>
          <w:szCs w:val="28"/>
          <w:lang w:val="en-US"/>
        </w:rPr>
      </w:pPr>
      <w:r>
        <w:rPr>
          <w:sz w:val="24"/>
          <w:szCs w:val="28"/>
          <w:lang w:val="en-US"/>
        </w:rPr>
        <w:lastRenderedPageBreak/>
        <w:t xml:space="preserve">The rest of the datasets are obtained from data.gov.sg. </w:t>
      </w:r>
    </w:p>
    <w:p w14:paraId="47485997" w14:textId="77777777" w:rsidR="00D22231" w:rsidRDefault="00D22231" w:rsidP="00D22231">
      <w:pPr>
        <w:ind w:left="360"/>
        <w:jc w:val="both"/>
        <w:rPr>
          <w:b/>
          <w:sz w:val="28"/>
          <w:szCs w:val="28"/>
          <w:lang w:val="en-US"/>
        </w:rPr>
      </w:pPr>
      <w:r w:rsidRPr="00D22231">
        <w:rPr>
          <w:b/>
          <w:sz w:val="28"/>
          <w:szCs w:val="28"/>
          <w:lang w:val="en-US"/>
        </w:rPr>
        <w:t xml:space="preserve">3.2 DATA PREPARATION </w:t>
      </w:r>
    </w:p>
    <w:p w14:paraId="053EFF1B" w14:textId="41541BE0" w:rsidR="00D22231" w:rsidRDefault="00B03B53" w:rsidP="00B03B53">
      <w:pPr>
        <w:jc w:val="both"/>
        <w:rPr>
          <w:bCs/>
          <w:sz w:val="28"/>
          <w:szCs w:val="28"/>
          <w:lang w:val="en-US"/>
        </w:rPr>
      </w:pPr>
      <w:r>
        <w:rPr>
          <w:bCs/>
          <w:sz w:val="28"/>
          <w:szCs w:val="28"/>
          <w:lang w:val="en-US"/>
        </w:rPr>
        <w:t xml:space="preserve">The datasets identified above came in different file types containing differing data types, some processing must be done </w:t>
      </w:r>
      <w:r w:rsidR="00A6560F">
        <w:rPr>
          <w:bCs/>
          <w:sz w:val="28"/>
          <w:szCs w:val="28"/>
          <w:lang w:val="en-US"/>
        </w:rPr>
        <w:t>for</w:t>
      </w:r>
      <w:r>
        <w:rPr>
          <w:bCs/>
          <w:sz w:val="28"/>
          <w:szCs w:val="28"/>
          <w:lang w:val="en-US"/>
        </w:rPr>
        <w:t xml:space="preserve"> all the imported data to be integrated into the analysis. </w:t>
      </w:r>
    </w:p>
    <w:p w14:paraId="12325E86" w14:textId="77777777" w:rsidR="00A6560F" w:rsidRDefault="00B03B53" w:rsidP="00B03B53">
      <w:pPr>
        <w:jc w:val="both"/>
        <w:rPr>
          <w:bCs/>
          <w:sz w:val="28"/>
          <w:szCs w:val="28"/>
          <w:lang w:val="en-US"/>
        </w:rPr>
      </w:pPr>
      <w:r>
        <w:rPr>
          <w:bCs/>
          <w:sz w:val="28"/>
          <w:szCs w:val="28"/>
          <w:lang w:val="en-US"/>
        </w:rPr>
        <w:t>The school dataset we obtained contains all schools ranging from primary to tertiary education (specifically junior colleges), therefore we decided to extract data only for primary and secondary schools and keep them as separate</w:t>
      </w:r>
      <w:r w:rsidR="00A6560F">
        <w:rPr>
          <w:bCs/>
          <w:sz w:val="28"/>
          <w:szCs w:val="28"/>
          <w:lang w:val="en-US"/>
        </w:rPr>
        <w:t xml:space="preserve"> datasets for further analysis. Primary and Secondary schools are being focused on for the purpose of this study as we felt that, homeowners will be more concerned for the distance of primary and secondary schools seeing those that attend them are of the younger age group and parents may not want them to travel far.</w:t>
      </w:r>
    </w:p>
    <w:p w14:paraId="6996832A" w14:textId="261C7D79" w:rsidR="00B03B53" w:rsidRDefault="00A6560F" w:rsidP="00B03B53">
      <w:pPr>
        <w:jc w:val="both"/>
        <w:rPr>
          <w:bCs/>
          <w:sz w:val="28"/>
          <w:szCs w:val="28"/>
          <w:lang w:val="en-US"/>
        </w:rPr>
      </w:pPr>
      <w:r>
        <w:rPr>
          <w:bCs/>
          <w:sz w:val="28"/>
          <w:szCs w:val="28"/>
          <w:lang w:val="en-US"/>
        </w:rPr>
        <w:t xml:space="preserve">For the datasets containing data on shopping malls and resale flat information,  they do not contain geographical coordinates data which is needed for our analysis, therefore we have tapped on the existing </w:t>
      </w:r>
      <w:r w:rsidR="00EF06B9">
        <w:rPr>
          <w:bCs/>
          <w:sz w:val="28"/>
          <w:szCs w:val="28"/>
          <w:lang w:val="en-US"/>
        </w:rPr>
        <w:t>Geocode tool provided by Google Sheets to obtain coordinate data (in longitude and latitude).</w:t>
      </w:r>
    </w:p>
    <w:p w14:paraId="2E065F68" w14:textId="5CD15481" w:rsidR="00EF06B9" w:rsidRDefault="00EF06B9" w:rsidP="00B03B53">
      <w:pPr>
        <w:jc w:val="both"/>
        <w:rPr>
          <w:bCs/>
          <w:sz w:val="28"/>
          <w:szCs w:val="28"/>
          <w:lang w:val="en-US"/>
        </w:rPr>
      </w:pPr>
    </w:p>
    <w:p w14:paraId="65A3CA74" w14:textId="0CCB681C" w:rsidR="00EF06B9" w:rsidRPr="00B03B53" w:rsidRDefault="00EF06B9" w:rsidP="00B03B53">
      <w:pPr>
        <w:jc w:val="both"/>
        <w:rPr>
          <w:bCs/>
          <w:sz w:val="28"/>
          <w:szCs w:val="28"/>
          <w:lang w:val="en-US"/>
        </w:rPr>
      </w:pPr>
      <w:r>
        <w:rPr>
          <w:bCs/>
          <w:sz w:val="28"/>
          <w:szCs w:val="28"/>
          <w:lang w:val="en-US"/>
        </w:rPr>
        <w:t>After ensuring that all datasets contain coordinate data. We have</w:t>
      </w:r>
      <w:r w:rsidR="00004B35">
        <w:rPr>
          <w:bCs/>
          <w:sz w:val="28"/>
          <w:szCs w:val="28"/>
          <w:lang w:val="en-US"/>
        </w:rPr>
        <w:t xml:space="preserve"> to convert those that are in coordinates (longitude and latitude) which are calculated in degrees into coordinates (X, Y) which are calculated in meters. This is to ensure proper integration for further analysis when proximity around resale flats need to be computed and distance metrics uses distance in meters. Data preparation is mainly done in Rmarkdown then exported into new csv files for usage in building of Shiny application.</w:t>
      </w:r>
    </w:p>
    <w:p w14:paraId="5CCD5C37" w14:textId="77777777" w:rsidR="00D22231" w:rsidRDefault="00D22231" w:rsidP="00D22231">
      <w:pPr>
        <w:jc w:val="both"/>
        <w:rPr>
          <w:b/>
          <w:sz w:val="28"/>
          <w:szCs w:val="24"/>
        </w:rPr>
      </w:pPr>
      <w:r>
        <w:rPr>
          <w:b/>
          <w:sz w:val="28"/>
          <w:szCs w:val="24"/>
        </w:rPr>
        <w:t xml:space="preserve">4 </w:t>
      </w:r>
      <w:r w:rsidRPr="00685D02">
        <w:rPr>
          <w:b/>
          <w:sz w:val="28"/>
          <w:szCs w:val="24"/>
        </w:rPr>
        <w:t xml:space="preserve"> </w:t>
      </w:r>
      <w:r w:rsidRPr="00D22231">
        <w:rPr>
          <w:b/>
          <w:sz w:val="28"/>
          <w:szCs w:val="24"/>
          <w:highlight w:val="yellow"/>
        </w:rPr>
        <w:t>METHODS</w:t>
      </w:r>
    </w:p>
    <w:p w14:paraId="4D5786AB" w14:textId="77777777" w:rsidR="00D22231" w:rsidRPr="007E3F96" w:rsidRDefault="00D22231" w:rsidP="00D22231">
      <w:pPr>
        <w:ind w:left="360"/>
        <w:jc w:val="both"/>
        <w:rPr>
          <w:sz w:val="24"/>
          <w:szCs w:val="28"/>
          <w:lang w:val="en-US"/>
        </w:rPr>
      </w:pPr>
      <w:r>
        <w:rPr>
          <w:sz w:val="24"/>
          <w:szCs w:val="24"/>
        </w:rPr>
        <w:t>The following section reveals the techniques and algorithms used in the process of designing the application</w:t>
      </w:r>
    </w:p>
    <w:p w14:paraId="31D61C0C" w14:textId="77777777" w:rsidR="00AE04AE" w:rsidRDefault="00AE04AE" w:rsidP="00D22231">
      <w:pPr>
        <w:rPr>
          <w:lang w:val="en-US"/>
        </w:rPr>
      </w:pPr>
    </w:p>
    <w:p w14:paraId="7DFECE99" w14:textId="77777777" w:rsidR="00AE04AE" w:rsidRDefault="00AE04AE" w:rsidP="00AE04AE">
      <w:pPr>
        <w:jc w:val="center"/>
        <w:rPr>
          <w:lang w:val="en-US"/>
        </w:rPr>
      </w:pPr>
    </w:p>
    <w:p w14:paraId="3348C668" w14:textId="77777777" w:rsidR="00AE04AE" w:rsidRDefault="00AE04AE" w:rsidP="00AE04AE">
      <w:pPr>
        <w:jc w:val="center"/>
        <w:rPr>
          <w:lang w:val="en-US"/>
        </w:rPr>
      </w:pPr>
    </w:p>
    <w:p w14:paraId="09F06352" w14:textId="77777777" w:rsidR="00AE04AE" w:rsidRDefault="00AE04AE" w:rsidP="00AE04AE">
      <w:pPr>
        <w:jc w:val="center"/>
        <w:rPr>
          <w:lang w:val="en-US"/>
        </w:rPr>
      </w:pPr>
    </w:p>
    <w:p w14:paraId="661EE49A" w14:textId="77777777" w:rsidR="00AE04AE" w:rsidRDefault="00AE04AE" w:rsidP="00AE04AE">
      <w:pPr>
        <w:jc w:val="center"/>
        <w:rPr>
          <w:lang w:val="en-US"/>
        </w:rPr>
      </w:pPr>
    </w:p>
    <w:p w14:paraId="4A34E167" w14:textId="77777777" w:rsidR="00AE04AE" w:rsidRDefault="00AE04AE" w:rsidP="00AE04AE">
      <w:pPr>
        <w:jc w:val="center"/>
        <w:rPr>
          <w:lang w:val="en-US"/>
        </w:rPr>
      </w:pPr>
    </w:p>
    <w:p w14:paraId="69B8171D" w14:textId="77777777" w:rsidR="00AE04AE" w:rsidRDefault="00AE04AE" w:rsidP="00AE04AE">
      <w:pPr>
        <w:jc w:val="center"/>
        <w:rPr>
          <w:lang w:val="en-US"/>
        </w:rPr>
      </w:pPr>
    </w:p>
    <w:p w14:paraId="565BA68D" w14:textId="77777777" w:rsidR="00AE04AE" w:rsidRDefault="00AE04AE" w:rsidP="00AE04AE">
      <w:pPr>
        <w:jc w:val="center"/>
        <w:rPr>
          <w:lang w:val="en-US"/>
        </w:rPr>
      </w:pPr>
    </w:p>
    <w:p w14:paraId="15114219" w14:textId="77777777" w:rsidR="00AE04AE" w:rsidRDefault="00AE04AE" w:rsidP="00AE04AE">
      <w:pPr>
        <w:jc w:val="center"/>
        <w:rPr>
          <w:lang w:val="en-US"/>
        </w:rPr>
      </w:pPr>
    </w:p>
    <w:p w14:paraId="52216883" w14:textId="77777777" w:rsidR="00AE04AE" w:rsidRDefault="00AE04AE" w:rsidP="00AE04AE">
      <w:pPr>
        <w:jc w:val="center"/>
        <w:rPr>
          <w:lang w:val="en-US"/>
        </w:rPr>
      </w:pPr>
    </w:p>
    <w:p w14:paraId="66B3429A" w14:textId="77777777" w:rsidR="00AE04AE" w:rsidRDefault="00AE04AE" w:rsidP="00AE04AE">
      <w:pPr>
        <w:jc w:val="center"/>
        <w:rPr>
          <w:lang w:val="en-US"/>
        </w:rPr>
      </w:pPr>
    </w:p>
    <w:p w14:paraId="060F060F" w14:textId="77777777" w:rsidR="00AE04AE" w:rsidRDefault="00AE04AE" w:rsidP="00AE04AE">
      <w:pPr>
        <w:jc w:val="center"/>
        <w:rPr>
          <w:lang w:val="en-US"/>
        </w:rPr>
      </w:pPr>
    </w:p>
    <w:p w14:paraId="09682773" w14:textId="77777777" w:rsidR="00AE04AE" w:rsidRDefault="00AE04AE" w:rsidP="00AE04AE">
      <w:pPr>
        <w:jc w:val="center"/>
        <w:rPr>
          <w:lang w:val="en-US"/>
        </w:rPr>
      </w:pPr>
    </w:p>
    <w:p w14:paraId="7BBE0A84" w14:textId="77777777" w:rsidR="00AE04AE" w:rsidRDefault="00AE04AE" w:rsidP="00AE04AE">
      <w:pPr>
        <w:jc w:val="center"/>
        <w:rPr>
          <w:lang w:val="en-US"/>
        </w:rPr>
      </w:pPr>
    </w:p>
    <w:p w14:paraId="44A65C72" w14:textId="77777777" w:rsidR="00AE04AE" w:rsidRDefault="00AE04AE" w:rsidP="00AE04AE">
      <w:pPr>
        <w:jc w:val="center"/>
        <w:rPr>
          <w:lang w:val="en-US"/>
        </w:rPr>
      </w:pPr>
    </w:p>
    <w:p w14:paraId="3D3549DF" w14:textId="77777777" w:rsidR="00AE04AE" w:rsidRDefault="00AE04AE" w:rsidP="00AE04AE">
      <w:pPr>
        <w:jc w:val="center"/>
        <w:rPr>
          <w:lang w:val="en-US"/>
        </w:rPr>
      </w:pPr>
    </w:p>
    <w:p w14:paraId="405FBC4A" w14:textId="77777777" w:rsidR="00AE04AE" w:rsidRDefault="00AE04AE" w:rsidP="00AE04AE">
      <w:pPr>
        <w:jc w:val="center"/>
        <w:rPr>
          <w:lang w:val="en-US"/>
        </w:rPr>
      </w:pPr>
    </w:p>
    <w:p w14:paraId="33C73947" w14:textId="77777777" w:rsidR="00AE04AE" w:rsidRDefault="00AE04AE" w:rsidP="00AE04AE">
      <w:pPr>
        <w:jc w:val="center"/>
        <w:rPr>
          <w:lang w:val="en-US"/>
        </w:rPr>
      </w:pPr>
    </w:p>
    <w:p w14:paraId="7CED1CD3" w14:textId="77777777" w:rsidR="00933A0B" w:rsidRDefault="00933A0B" w:rsidP="00933A0B">
      <w:pPr>
        <w:rPr>
          <w:lang w:val="en-US"/>
        </w:rPr>
      </w:pPr>
    </w:p>
    <w:p w14:paraId="2F77C829" w14:textId="77777777" w:rsidR="00933A0B" w:rsidRDefault="00933A0B" w:rsidP="00933A0B">
      <w:pPr>
        <w:jc w:val="center"/>
        <w:rPr>
          <w:lang w:val="en-US"/>
        </w:rPr>
      </w:pPr>
    </w:p>
    <w:p w14:paraId="214689F7" w14:textId="77777777"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4AE"/>
    <w:rsid w:val="00004B35"/>
    <w:rsid w:val="0009445F"/>
    <w:rsid w:val="00104CEC"/>
    <w:rsid w:val="001C61C3"/>
    <w:rsid w:val="0027010B"/>
    <w:rsid w:val="00282464"/>
    <w:rsid w:val="002A47D9"/>
    <w:rsid w:val="002F6DC7"/>
    <w:rsid w:val="003A4E23"/>
    <w:rsid w:val="003D2B23"/>
    <w:rsid w:val="003E75CB"/>
    <w:rsid w:val="00432EE2"/>
    <w:rsid w:val="004477C5"/>
    <w:rsid w:val="00462CEF"/>
    <w:rsid w:val="00527E40"/>
    <w:rsid w:val="00685D02"/>
    <w:rsid w:val="006C5F06"/>
    <w:rsid w:val="006E1E10"/>
    <w:rsid w:val="007A7A06"/>
    <w:rsid w:val="007E3F96"/>
    <w:rsid w:val="00913A01"/>
    <w:rsid w:val="00913FF8"/>
    <w:rsid w:val="00933A0B"/>
    <w:rsid w:val="0094455A"/>
    <w:rsid w:val="009B5AB9"/>
    <w:rsid w:val="00A6129C"/>
    <w:rsid w:val="00A6560F"/>
    <w:rsid w:val="00AC7D7A"/>
    <w:rsid w:val="00AE04AE"/>
    <w:rsid w:val="00AF6AFC"/>
    <w:rsid w:val="00B03B53"/>
    <w:rsid w:val="00B91E5A"/>
    <w:rsid w:val="00BD308B"/>
    <w:rsid w:val="00CF4AE3"/>
    <w:rsid w:val="00D22231"/>
    <w:rsid w:val="00D97968"/>
    <w:rsid w:val="00DA7141"/>
    <w:rsid w:val="00DF12C4"/>
    <w:rsid w:val="00E2795B"/>
    <w:rsid w:val="00E85792"/>
    <w:rsid w:val="00EC49A2"/>
    <w:rsid w:val="00ED0D4D"/>
    <w:rsid w:val="00EF06B9"/>
    <w:rsid w:val="00F436A9"/>
    <w:rsid w:val="00F65B99"/>
    <w:rsid w:val="00F937D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B6C78"/>
  <w15:chartTrackingRefBased/>
  <w15:docId w15:val="{7256649A-545A-44B9-A5C7-6E2C6980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olivia.goo.2018@socsc.smu.edu.s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95C71-AC68-47C1-AB75-818B9F29D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TotalTime>
  <Pages>4</Pages>
  <Words>1907</Words>
  <Characters>1087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Shawn CHUA Jun Yong</cp:lastModifiedBy>
  <cp:revision>2</cp:revision>
  <dcterms:created xsi:type="dcterms:W3CDTF">2020-11-25T07:07:00Z</dcterms:created>
  <dcterms:modified xsi:type="dcterms:W3CDTF">2020-11-2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bxPQE9V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